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B29D99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28"/>
          <w:szCs w:val="28"/>
        </w:rPr>
      </w:pPr>
      <w:r w:rsidRPr="00617FEE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9264" behindDoc="0" locked="0" layoutInCell="1" allowOverlap="1" wp14:anchorId="787C797A" wp14:editId="5A4D3CC6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800100" cy="800100"/>
            <wp:effectExtent l="0" t="0" r="0" b="0"/>
            <wp:wrapSquare wrapText="bothSides"/>
            <wp:docPr id="2081836491" name="Imagen 2081836491" descr="Escuela Politécnica Nacional - Wikipedia, la enciclopedia lib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0100" cy="800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17FEE">
        <w:rPr>
          <w:rFonts w:ascii="Times New Roman" w:eastAsia="Calibri" w:hAnsi="Times New Roman" w:cs="Times New Roman"/>
          <w:sz w:val="28"/>
          <w:szCs w:val="28"/>
        </w:rPr>
        <w:t>ESCUELA POLITÉCNICA NACIONAL</w:t>
      </w:r>
      <w:r w:rsidRPr="00617FEE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0288" behindDoc="0" locked="0" layoutInCell="1" allowOverlap="1" wp14:anchorId="602150B8" wp14:editId="7922860C">
            <wp:simplePos x="0" y="0"/>
            <wp:positionH relativeFrom="column">
              <wp:align>right</wp:align>
            </wp:positionH>
            <wp:positionV relativeFrom="paragraph">
              <wp:posOffset>0</wp:posOffset>
            </wp:positionV>
            <wp:extent cx="819150" cy="704850"/>
            <wp:effectExtent l="0" t="0" r="0" b="0"/>
            <wp:wrapSquare wrapText="bothSides"/>
            <wp:docPr id="691743571" name="Imagen 691743571" descr="Inici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9150" cy="704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F549693" w14:textId="716F106D" w:rsidR="00897D25" w:rsidRDefault="00897D25" w:rsidP="00897D25">
      <w:pPr>
        <w:jc w:val="center"/>
        <w:rPr>
          <w:rFonts w:ascii="Times New Roman" w:eastAsia="Calibri" w:hAnsi="Times New Roman" w:cs="Times New Roman"/>
          <w:sz w:val="28"/>
          <w:szCs w:val="28"/>
        </w:rPr>
      </w:pPr>
    </w:p>
    <w:p w14:paraId="4CD6195D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28"/>
          <w:szCs w:val="28"/>
        </w:rPr>
      </w:pPr>
    </w:p>
    <w:p w14:paraId="4B2174BF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28"/>
          <w:szCs w:val="28"/>
        </w:rPr>
      </w:pPr>
      <w:r w:rsidRPr="00617FEE">
        <w:rPr>
          <w:rFonts w:ascii="Times New Roman" w:eastAsia="Calibri" w:hAnsi="Times New Roman" w:cs="Times New Roman"/>
          <w:sz w:val="28"/>
          <w:szCs w:val="28"/>
        </w:rPr>
        <w:t>Facultad de Ingeniería de Sistemas</w:t>
      </w:r>
    </w:p>
    <w:p w14:paraId="5D88A58B" w14:textId="4C97D0B0" w:rsidR="00897D25" w:rsidRDefault="00897D25" w:rsidP="00897D25">
      <w:pPr>
        <w:jc w:val="center"/>
        <w:rPr>
          <w:rFonts w:ascii="Times New Roman" w:eastAsia="Calibri" w:hAnsi="Times New Roman" w:cs="Times New Roman"/>
          <w:sz w:val="28"/>
          <w:szCs w:val="28"/>
        </w:rPr>
      </w:pPr>
    </w:p>
    <w:p w14:paraId="772DC9D9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28"/>
          <w:szCs w:val="28"/>
        </w:rPr>
      </w:pPr>
    </w:p>
    <w:p w14:paraId="5E439D63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  <w:r w:rsidRPr="00617FEE">
        <w:rPr>
          <w:rFonts w:ascii="Times New Roman" w:eastAsia="Calibri" w:hAnsi="Times New Roman" w:cs="Times New Roman"/>
          <w:sz w:val="36"/>
          <w:szCs w:val="36"/>
        </w:rPr>
        <w:t>Ingeniería de Software</w:t>
      </w:r>
    </w:p>
    <w:p w14:paraId="62F9BB46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2192643E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081C6303" w14:textId="14C6A160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  <w:r>
        <w:rPr>
          <w:rFonts w:ascii="Times New Roman" w:eastAsia="Calibri" w:hAnsi="Times New Roman" w:cs="Times New Roman"/>
          <w:sz w:val="36"/>
          <w:szCs w:val="36"/>
        </w:rPr>
        <w:t>APLICACIONES WEB AVANZADAS</w:t>
      </w:r>
    </w:p>
    <w:p w14:paraId="440F1E51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45103976" w14:textId="77777777" w:rsidR="00897D25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  <w:r w:rsidRPr="00617FEE">
        <w:rPr>
          <w:rFonts w:ascii="Times New Roman" w:eastAsia="Calibri" w:hAnsi="Times New Roman" w:cs="Times New Roman"/>
          <w:sz w:val="36"/>
          <w:szCs w:val="36"/>
        </w:rPr>
        <w:t>Flores Bryan</w:t>
      </w:r>
    </w:p>
    <w:p w14:paraId="50773CF3" w14:textId="77777777" w:rsidR="00897D25" w:rsidRPr="00617FEE" w:rsidRDefault="00897D25" w:rsidP="00897D25">
      <w:pPr>
        <w:rPr>
          <w:rFonts w:ascii="Times New Roman" w:eastAsia="Calibri" w:hAnsi="Times New Roman" w:cs="Times New Roman"/>
          <w:sz w:val="36"/>
          <w:szCs w:val="36"/>
        </w:rPr>
      </w:pPr>
    </w:p>
    <w:p w14:paraId="096A1A89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4688AE98" w14:textId="1B3033CD" w:rsidR="00897D25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  <w:r w:rsidRPr="00617FEE">
        <w:rPr>
          <w:rFonts w:ascii="Times New Roman" w:eastAsia="Calibri" w:hAnsi="Times New Roman" w:cs="Times New Roman"/>
          <w:sz w:val="36"/>
          <w:szCs w:val="36"/>
        </w:rPr>
        <w:t>Periodo: 2021 B</w:t>
      </w:r>
    </w:p>
    <w:p w14:paraId="233FFAE5" w14:textId="32A588D6" w:rsidR="00897D25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137F4F17" w14:textId="77777777" w:rsidR="00897D25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67596BBA" w14:textId="6D55035E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  <w:r>
        <w:rPr>
          <w:rFonts w:ascii="Times New Roman" w:eastAsia="Calibri" w:hAnsi="Times New Roman" w:cs="Times New Roman"/>
          <w:sz w:val="36"/>
          <w:szCs w:val="36"/>
        </w:rPr>
        <w:t>Fecha: 28-02-2022</w:t>
      </w:r>
    </w:p>
    <w:p w14:paraId="049ED93C" w14:textId="1609D490" w:rsidR="00897D25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122C5C6D" w14:textId="77777777" w:rsidR="00897D25" w:rsidRPr="00617FEE" w:rsidRDefault="00897D25" w:rsidP="00897D25">
      <w:pPr>
        <w:jc w:val="center"/>
        <w:rPr>
          <w:rFonts w:ascii="Times New Roman" w:eastAsia="Calibri" w:hAnsi="Times New Roman" w:cs="Times New Roman"/>
          <w:sz w:val="36"/>
          <w:szCs w:val="36"/>
        </w:rPr>
      </w:pPr>
    </w:p>
    <w:p w14:paraId="28352F2F" w14:textId="5B529120" w:rsidR="00897D25" w:rsidRPr="00897D25" w:rsidRDefault="00897D25" w:rsidP="00897D25">
      <w:pPr>
        <w:jc w:val="center"/>
        <w:rPr>
          <w:rFonts w:ascii="Segoe UI" w:eastAsia="Times New Roman" w:hAnsi="Segoe UI" w:cs="Segoe UI"/>
          <w:sz w:val="21"/>
          <w:szCs w:val="21"/>
          <w:lang w:eastAsia="es-ES"/>
        </w:rPr>
      </w:pPr>
      <w:r>
        <w:rPr>
          <w:rFonts w:ascii="Times New Roman" w:eastAsia="Calibri" w:hAnsi="Times New Roman" w:cs="Times New Roman"/>
          <w:b/>
          <w:bCs/>
          <w:sz w:val="36"/>
          <w:szCs w:val="36"/>
        </w:rPr>
        <w:t>SOA VS MICROSERVICIOS</w:t>
      </w:r>
    </w:p>
    <w:p w14:paraId="5D00885F" w14:textId="375FCE5C" w:rsidR="00897D25" w:rsidRDefault="00897D25" w:rsidP="00897D25">
      <w:pPr>
        <w:jc w:val="center"/>
        <w:rPr>
          <w:rFonts w:ascii="Times New Roman" w:eastAsia="Calibri" w:hAnsi="Times New Roman" w:cs="Times New Roman"/>
          <w:b/>
          <w:bCs/>
          <w:sz w:val="36"/>
          <w:szCs w:val="36"/>
        </w:rPr>
      </w:pPr>
      <w:r>
        <w:rPr>
          <w:rFonts w:ascii="Times New Roman" w:eastAsia="Calibri" w:hAnsi="Times New Roman" w:cs="Times New Roman"/>
          <w:b/>
          <w:bCs/>
          <w:sz w:val="36"/>
          <w:szCs w:val="36"/>
        </w:rPr>
        <w:t>COURSERA</w:t>
      </w:r>
    </w:p>
    <w:p w14:paraId="717C83D3" w14:textId="50DA1EC7" w:rsidR="00897D25" w:rsidRDefault="00897D25" w:rsidP="00897D25">
      <w:pPr>
        <w:jc w:val="center"/>
        <w:rPr>
          <w:rFonts w:ascii="Times New Roman" w:eastAsia="Calibri" w:hAnsi="Times New Roman" w:cs="Times New Roman"/>
          <w:b/>
          <w:bCs/>
          <w:sz w:val="36"/>
          <w:szCs w:val="36"/>
        </w:rPr>
      </w:pPr>
    </w:p>
    <w:p w14:paraId="5ADB8C23" w14:textId="339BFE5F" w:rsidR="00897D25" w:rsidRDefault="00897D25" w:rsidP="00897D25">
      <w:pPr>
        <w:jc w:val="center"/>
        <w:rPr>
          <w:rFonts w:ascii="Times New Roman" w:eastAsia="Calibri" w:hAnsi="Times New Roman" w:cs="Times New Roman"/>
          <w:b/>
          <w:bCs/>
          <w:sz w:val="36"/>
          <w:szCs w:val="36"/>
        </w:rPr>
      </w:pPr>
    </w:p>
    <w:p w14:paraId="027A4C52" w14:textId="28CE960B" w:rsidR="00897D25" w:rsidRDefault="00897D25" w:rsidP="00897D25">
      <w:pPr>
        <w:jc w:val="center"/>
        <w:rPr>
          <w:rFonts w:ascii="Times New Roman" w:eastAsia="Calibri" w:hAnsi="Times New Roman" w:cs="Times New Roman"/>
          <w:b/>
          <w:bCs/>
          <w:sz w:val="36"/>
          <w:szCs w:val="36"/>
        </w:rPr>
      </w:pPr>
    </w:p>
    <w:sdt>
      <w:sdtPr>
        <w:id w:val="-1673252247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color w:val="auto"/>
          <w:sz w:val="22"/>
          <w:szCs w:val="22"/>
          <w:lang w:eastAsia="en-US"/>
        </w:rPr>
      </w:sdtEndPr>
      <w:sdtContent>
        <w:p w14:paraId="176D1F87" w14:textId="0BA0E46D" w:rsidR="008E312D" w:rsidRDefault="008E312D">
          <w:pPr>
            <w:pStyle w:val="TtuloTDC"/>
          </w:pPr>
          <w:r>
            <w:t>Contenido</w:t>
          </w:r>
        </w:p>
        <w:p w14:paraId="13AA7154" w14:textId="5115707C" w:rsidR="008E312D" w:rsidRDefault="008E312D">
          <w:pPr>
            <w:pStyle w:val="TDC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6028665" w:history="1">
            <w:r w:rsidRPr="006C00FF">
              <w:rPr>
                <w:rStyle w:val="Hipervnculo"/>
                <w:rFonts w:eastAsia="Calibri"/>
                <w:noProof/>
              </w:rPr>
              <w:t>Introduc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CA6083" w14:textId="33EC48B4" w:rsidR="008E312D" w:rsidRDefault="008E312D">
          <w:pPr>
            <w:pStyle w:val="TDC1"/>
            <w:tabs>
              <w:tab w:val="right" w:leader="dot" w:pos="8494"/>
            </w:tabs>
            <w:rPr>
              <w:noProof/>
            </w:rPr>
          </w:pPr>
          <w:hyperlink w:anchor="_Toc96028666" w:history="1">
            <w:r w:rsidRPr="006C00FF">
              <w:rPr>
                <w:rStyle w:val="Hipervnculo"/>
                <w:noProof/>
              </w:rPr>
              <w:t>Desarrol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E52F85" w14:textId="67B00162" w:rsidR="008E312D" w:rsidRDefault="008E312D">
          <w:pPr>
            <w:pStyle w:val="TDC2"/>
            <w:tabs>
              <w:tab w:val="right" w:leader="dot" w:pos="8494"/>
            </w:tabs>
            <w:rPr>
              <w:noProof/>
            </w:rPr>
          </w:pPr>
          <w:hyperlink w:anchor="_Toc96028667" w:history="1">
            <w:r w:rsidRPr="006C00FF">
              <w:rPr>
                <w:rStyle w:val="Hipervnculo"/>
                <w:noProof/>
              </w:rPr>
              <w:t>SO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5CE86B" w14:textId="4C00E5F0" w:rsidR="008E312D" w:rsidRDefault="008E312D">
          <w:pPr>
            <w:pStyle w:val="TDC2"/>
            <w:tabs>
              <w:tab w:val="right" w:leader="dot" w:pos="8494"/>
            </w:tabs>
            <w:rPr>
              <w:noProof/>
            </w:rPr>
          </w:pPr>
          <w:hyperlink w:anchor="_Toc96028668" w:history="1">
            <w:r w:rsidRPr="006C00FF">
              <w:rPr>
                <w:rStyle w:val="Hipervnculo"/>
                <w:noProof/>
              </w:rPr>
              <w:t>Microservic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4D284F" w14:textId="5BF4AE7D" w:rsidR="008E312D" w:rsidRDefault="008E312D">
          <w:pPr>
            <w:pStyle w:val="TDC2"/>
            <w:tabs>
              <w:tab w:val="right" w:leader="dot" w:pos="8494"/>
            </w:tabs>
            <w:rPr>
              <w:noProof/>
            </w:rPr>
          </w:pPr>
          <w:hyperlink w:anchor="_Toc96028669" w:history="1">
            <w:r w:rsidRPr="006C00FF">
              <w:rPr>
                <w:rStyle w:val="Hipervnculo"/>
                <w:noProof/>
              </w:rPr>
              <w:t>SOA vs Microservic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105DED" w14:textId="69DE408F" w:rsidR="008E312D" w:rsidRDefault="008E312D">
          <w:pPr>
            <w:pStyle w:val="TDC2"/>
            <w:tabs>
              <w:tab w:val="right" w:leader="dot" w:pos="8494"/>
            </w:tabs>
            <w:rPr>
              <w:noProof/>
            </w:rPr>
          </w:pPr>
          <w:hyperlink w:anchor="_Toc96028670" w:history="1">
            <w:r w:rsidRPr="006C00FF">
              <w:rPr>
                <w:rStyle w:val="Hipervnculo"/>
                <w:noProof/>
              </w:rPr>
              <w:t>Caso de estudio Course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F03745" w14:textId="54D18AC4" w:rsidR="008E312D" w:rsidRDefault="008E312D">
          <w:pPr>
            <w:pStyle w:val="TDC1"/>
            <w:tabs>
              <w:tab w:val="right" w:leader="dot" w:pos="8494"/>
            </w:tabs>
            <w:rPr>
              <w:noProof/>
            </w:rPr>
          </w:pPr>
          <w:hyperlink w:anchor="_Toc96028671" w:history="1">
            <w:r w:rsidRPr="006C00FF">
              <w:rPr>
                <w:rStyle w:val="Hipervnculo"/>
                <w:noProof/>
              </w:rPr>
              <w:t>Conclus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853ABD" w14:textId="0682712D" w:rsidR="008E312D" w:rsidRDefault="008E312D">
          <w:pPr>
            <w:pStyle w:val="TDC1"/>
            <w:tabs>
              <w:tab w:val="right" w:leader="dot" w:pos="8494"/>
            </w:tabs>
            <w:rPr>
              <w:noProof/>
            </w:rPr>
          </w:pPr>
          <w:hyperlink w:anchor="_Toc96028672" w:history="1">
            <w:r w:rsidRPr="006C00FF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6028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5F45E6" w14:textId="553C76A8" w:rsidR="008E312D" w:rsidRDefault="008E312D">
          <w:r>
            <w:rPr>
              <w:b/>
              <w:bCs/>
            </w:rPr>
            <w:fldChar w:fldCharType="end"/>
          </w:r>
        </w:p>
      </w:sdtContent>
    </w:sdt>
    <w:p w14:paraId="185EFCF1" w14:textId="0F1A64F9" w:rsidR="00897D25" w:rsidRDefault="00897D25" w:rsidP="00897D25">
      <w:pPr>
        <w:jc w:val="center"/>
        <w:rPr>
          <w:rFonts w:ascii="Times New Roman" w:eastAsia="Calibri" w:hAnsi="Times New Roman" w:cs="Times New Roman"/>
          <w:b/>
          <w:bCs/>
          <w:sz w:val="36"/>
          <w:szCs w:val="36"/>
        </w:rPr>
      </w:pPr>
    </w:p>
    <w:p w14:paraId="0B02DC6A" w14:textId="5F1A1AD9" w:rsidR="00897D25" w:rsidRDefault="00897D25" w:rsidP="00897D25">
      <w:pPr>
        <w:pStyle w:val="Ttulo1"/>
        <w:rPr>
          <w:rFonts w:eastAsia="Calibri"/>
        </w:rPr>
      </w:pPr>
      <w:bookmarkStart w:id="0" w:name="_Toc96028665"/>
      <w:r>
        <w:rPr>
          <w:rFonts w:eastAsia="Calibri"/>
        </w:rPr>
        <w:t>Introducción</w:t>
      </w:r>
      <w:bookmarkEnd w:id="0"/>
    </w:p>
    <w:p w14:paraId="0784DF5C" w14:textId="35981ACF" w:rsidR="00897D25" w:rsidRDefault="00217E07" w:rsidP="00897D25">
      <w:r>
        <w:t>En el presente ensayo se discutirá del tema de Microservicios, SOA y el caso de estudio de Coursera.</w:t>
      </w:r>
    </w:p>
    <w:p w14:paraId="27493CBC" w14:textId="169E3ED9" w:rsidR="00217E07" w:rsidRDefault="00217E07" w:rsidP="00897D25">
      <w:r>
        <w:t>Se definirá lo que es SOA, Microservicios respectivamente, además de hacer una comparación entre ambas opciones, y se presentará un caso de estudio de Microservicios de Coursera.</w:t>
      </w:r>
    </w:p>
    <w:p w14:paraId="4FDDCCEB" w14:textId="13D8EE15" w:rsidR="00217E07" w:rsidRPr="00897D25" w:rsidRDefault="00217E07" w:rsidP="00897D25">
      <w:r>
        <w:t>El Documento se encuentra estructurada en 3 partes principales que son la Introducción, el Desarrollo y Conclusiones</w:t>
      </w:r>
    </w:p>
    <w:p w14:paraId="4D9E0654" w14:textId="58EFB960" w:rsidR="00897D25" w:rsidRDefault="00897D25" w:rsidP="00897D25">
      <w:pPr>
        <w:pStyle w:val="Ttulo1"/>
      </w:pPr>
      <w:bookmarkStart w:id="1" w:name="_Toc96028666"/>
      <w:r>
        <w:t>Desarrollo</w:t>
      </w:r>
      <w:bookmarkEnd w:id="1"/>
    </w:p>
    <w:p w14:paraId="5709FC68" w14:textId="77777777" w:rsidR="008E312D" w:rsidRDefault="008E312D" w:rsidP="008E312D">
      <w:pPr>
        <w:pStyle w:val="Ttulo2"/>
      </w:pPr>
      <w:bookmarkStart w:id="2" w:name="_Toc96028667"/>
      <w:r>
        <w:t>SOA</w:t>
      </w:r>
      <w:bookmarkEnd w:id="2"/>
    </w:p>
    <w:p w14:paraId="35251818" w14:textId="40145360" w:rsidR="008E312D" w:rsidRDefault="008E312D" w:rsidP="008E312D">
      <w:r>
        <w:t>De sus siglas del idioma inglés (Service Oriented Architecture), es un estilo de diseño de software en donde los componentes de este software brindan servicios a los otros componentes a través de un protocolo de comunicación a través de una red. En SOA una serie de servicios se comunican entre sí, en una de dos formas: a través del paso de datos o a través de dos o más servicios que coordinan una actividad</w:t>
      </w:r>
      <w:r>
        <w:fldChar w:fldCharType="begin" w:fldLock="1"/>
      </w:r>
      <w:r>
        <w:instrText>ADDIN CSL_CITATION {"citationItems":[{"id":"ITEM-1","itemData":{"URL":"https://medium.com/@SoftwareDevelopmentCommunity/what-is-service-oriented-architecture-fa894d11a7ec","accessed":{"date-parts":[["2022","2","17"]]},"id":"ITEM-1","issued":{"date-parts":[["0"]]},"title":"What Is Service-Oriented Architecture? | by Software Development Community | Medium","type":"webpage"},"uris":["http://www.mendeley.com/documents/?uuid=22b43c6e-7bef-3294-a6bb-3acc590bf5bb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8E312D">
        <w:rPr>
          <w:noProof/>
        </w:rPr>
        <w:t>[1]</w:t>
      </w:r>
      <w:r>
        <w:fldChar w:fldCharType="end"/>
      </w:r>
      <w:r>
        <w:t>. Abarcan principios claves tales como:</w:t>
      </w:r>
    </w:p>
    <w:p w14:paraId="6B1A234A" w14:textId="77777777" w:rsidR="008E312D" w:rsidRDefault="008E312D" w:rsidP="008E312D">
      <w:pPr>
        <w:pStyle w:val="Prrafodelista"/>
        <w:numPr>
          <w:ilvl w:val="0"/>
          <w:numId w:val="1"/>
        </w:numPr>
      </w:pPr>
      <w:r>
        <w:t>Valor para el negocio</w:t>
      </w:r>
    </w:p>
    <w:p w14:paraId="64C8AE2A" w14:textId="77777777" w:rsidR="008E312D" w:rsidRDefault="008E312D" w:rsidP="008E312D">
      <w:pPr>
        <w:pStyle w:val="Prrafodelista"/>
        <w:numPr>
          <w:ilvl w:val="0"/>
          <w:numId w:val="1"/>
        </w:numPr>
      </w:pPr>
      <w:r>
        <w:t>Metas estratégicas</w:t>
      </w:r>
    </w:p>
    <w:p w14:paraId="01CE6AD6" w14:textId="77777777" w:rsidR="008E312D" w:rsidRDefault="008E312D" w:rsidP="008E312D">
      <w:pPr>
        <w:pStyle w:val="Prrafodelista"/>
        <w:numPr>
          <w:ilvl w:val="0"/>
          <w:numId w:val="1"/>
        </w:numPr>
      </w:pPr>
      <w:r>
        <w:t>Interoperabilidad intrínseca</w:t>
      </w:r>
    </w:p>
    <w:p w14:paraId="66E54498" w14:textId="77777777" w:rsidR="008E312D" w:rsidRDefault="008E312D" w:rsidP="008E312D">
      <w:pPr>
        <w:pStyle w:val="Prrafodelista"/>
        <w:numPr>
          <w:ilvl w:val="0"/>
          <w:numId w:val="1"/>
        </w:numPr>
      </w:pPr>
      <w:r>
        <w:t>Servicios compartidos</w:t>
      </w:r>
    </w:p>
    <w:p w14:paraId="0485658C" w14:textId="77777777" w:rsidR="008E312D" w:rsidRDefault="008E312D" w:rsidP="008E312D">
      <w:pPr>
        <w:pStyle w:val="Prrafodelista"/>
        <w:numPr>
          <w:ilvl w:val="0"/>
          <w:numId w:val="1"/>
        </w:numPr>
      </w:pPr>
      <w:r>
        <w:t>Flexibilidad</w:t>
      </w:r>
    </w:p>
    <w:p w14:paraId="0C956CAD" w14:textId="77777777" w:rsidR="008E312D" w:rsidRDefault="008E312D" w:rsidP="008E312D">
      <w:pPr>
        <w:jc w:val="center"/>
      </w:pPr>
      <w:r>
        <w:rPr>
          <w:noProof/>
        </w:rPr>
        <w:lastRenderedPageBreak/>
        <w:drawing>
          <wp:inline distT="0" distB="0" distL="0" distR="0" wp14:anchorId="41387DBD" wp14:editId="2F3CA4B6">
            <wp:extent cx="1951522" cy="1800751"/>
            <wp:effectExtent l="0" t="0" r="0" b="9525"/>
            <wp:docPr id="1" name="Imagen 1" descr="Imagen que contiene Diagram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Imagen que contiene Diagrama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5930" cy="18048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76E0E5" w14:textId="32E88C8A" w:rsidR="008E312D" w:rsidRDefault="008E312D" w:rsidP="008E312D">
      <w:pPr>
        <w:pStyle w:val="Descripcin"/>
        <w:jc w:val="center"/>
      </w:pPr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Aspectos básicos de SOA</w:t>
      </w:r>
      <w:r>
        <w:fldChar w:fldCharType="begin" w:fldLock="1"/>
      </w:r>
      <w:r w:rsidR="00DE7672">
        <w:instrText>ADDIN CSL_CITATION {"citationItems":[{"id":"ITEM-1","itemData":{"URL":"https://medium.com/@SoftwareDevelopmentCommunity/what-is-service-oriented-architecture-fa894d11a7ec","accessed":{"date-parts":[["2022","2","17"]]},"id":"ITEM-1","issued":{"date-parts":[["0"]]},"title":"What Is Service-Oriented Architecture? | by Software Development Community | Medium","type":"webpage"},"uris":["http://www.mendeley.com/documents/?uuid=22b43c6e-7bef-3294-a6bb-3acc590bf5bb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8E312D">
        <w:rPr>
          <w:i w:val="0"/>
          <w:noProof/>
        </w:rPr>
        <w:t>[1]</w:t>
      </w:r>
      <w:r>
        <w:fldChar w:fldCharType="end"/>
      </w:r>
    </w:p>
    <w:p w14:paraId="7A9E85EF" w14:textId="77777777" w:rsidR="008E312D" w:rsidRPr="008E312D" w:rsidRDefault="008E312D" w:rsidP="008E312D"/>
    <w:p w14:paraId="2E850C60" w14:textId="4487A6EB" w:rsidR="008E312D" w:rsidRDefault="008E312D" w:rsidP="008E312D">
      <w:pPr>
        <w:pStyle w:val="Ttulo2"/>
      </w:pPr>
      <w:bookmarkStart w:id="3" w:name="_Toc96028668"/>
      <w:r>
        <w:t>Microservicios</w:t>
      </w:r>
      <w:bookmarkEnd w:id="3"/>
    </w:p>
    <w:p w14:paraId="231B662E" w14:textId="46318ED7" w:rsidR="008E312D" w:rsidRDefault="008E312D" w:rsidP="008E312D">
      <w:r>
        <w:t xml:space="preserve">Al igual que SOA es un estilo de diseño de software, que estructura una aplicación como una colección de servicios </w:t>
      </w:r>
      <w:r w:rsidR="00DE7672">
        <w:t>que son</w:t>
      </w:r>
      <w:r>
        <w:t>:</w:t>
      </w:r>
    </w:p>
    <w:p w14:paraId="740C398A" w14:textId="686A323F" w:rsidR="008E312D" w:rsidRDefault="00DE7672" w:rsidP="008E312D">
      <w:pPr>
        <w:pStyle w:val="Prrafodelista"/>
        <w:numPr>
          <w:ilvl w:val="0"/>
          <w:numId w:val="2"/>
        </w:numPr>
      </w:pPr>
      <w:r>
        <w:t>Autónomos: Cada servicio es una arquitectura que se puede desarrollar, implementar y operar sin afectar el funcionamiento de otros.</w:t>
      </w:r>
      <w:r>
        <w:fldChar w:fldCharType="begin" w:fldLock="1"/>
      </w:r>
      <w:r>
        <w:instrText>ADDIN CSL_CITATION {"citationItems":[{"id":"ITEM-1","itemData":{"URL":"https://aws.amazon.com/es/microservices/","accessed":{"date-parts":[["2022","2","17"]]},"id":"ITEM-1","issued":{"date-parts":[["0"]]},"title":"¿Qué son los microservicios? | AWS","type":"webpage"},"uris":["http://www.mendeley.com/documents/?uuid=78e904d6-e569-3562-b173-8a7e9579b09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DE7672">
        <w:rPr>
          <w:noProof/>
        </w:rPr>
        <w:t>[2]</w:t>
      </w:r>
      <w:r>
        <w:fldChar w:fldCharType="end"/>
      </w:r>
    </w:p>
    <w:p w14:paraId="0C7BE93A" w14:textId="1BA93123" w:rsidR="00DE7672" w:rsidRPr="008E312D" w:rsidRDefault="00DE7672" w:rsidP="008E312D">
      <w:pPr>
        <w:pStyle w:val="Prrafodelista"/>
        <w:numPr>
          <w:ilvl w:val="0"/>
          <w:numId w:val="2"/>
        </w:numPr>
      </w:pPr>
      <w:r>
        <w:t>Especializados: Cada servicio se enfoca en resolver un único problema específico.</w:t>
      </w:r>
      <w:r>
        <w:fldChar w:fldCharType="begin" w:fldLock="1"/>
      </w:r>
      <w:r>
        <w:instrText>ADDIN CSL_CITATION {"citationItems":[{"id":"ITEM-1","itemData":{"URL":"https://aws.amazon.com/es/microservices/","accessed":{"date-parts":[["2022","2","17"]]},"id":"ITEM-1","issued":{"date-parts":[["0"]]},"title":"¿Qué son los microservicios? | AWS","type":"webpage"},"uris":["http://www.mendeley.com/documents/?uuid=78e904d6-e569-3562-b173-8a7e9579b09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DE7672">
        <w:rPr>
          <w:noProof/>
        </w:rPr>
        <w:t>[2]</w:t>
      </w:r>
      <w:r>
        <w:fldChar w:fldCharType="end"/>
      </w:r>
    </w:p>
    <w:p w14:paraId="7FA77A41" w14:textId="2768A08C" w:rsidR="008E312D" w:rsidRDefault="00DE7672" w:rsidP="008E312D">
      <w:r>
        <w:t>Las características principales de los microservicios son</w:t>
      </w:r>
      <w:r>
        <w:fldChar w:fldCharType="begin" w:fldLock="1"/>
      </w:r>
      <w:r w:rsidR="00D9533C">
        <w:instrText>ADDIN CSL_CITATION {"citationItems":[{"id":"ITEM-1","itemData":{"URL":"https://smartbear.com/solutions/microservices/","accessed":{"date-parts":[["2022","2","17"]]},"id":"ITEM-1","issued":{"date-parts":[["0"]]},"title":"What are Microservices? | API Basics | SmartBear","type":"webpage"},"uris":["http://www.mendeley.com/documents/?uuid=bee15a6f-c5c3-3564-b01d-66712d2af136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DE7672">
        <w:rPr>
          <w:noProof/>
        </w:rPr>
        <w:t>[3]</w:t>
      </w:r>
      <w:r>
        <w:fldChar w:fldCharType="end"/>
      </w:r>
      <w:r>
        <w:t>:</w:t>
      </w:r>
    </w:p>
    <w:p w14:paraId="6FF99FE6" w14:textId="62EF1607" w:rsidR="00DE7672" w:rsidRDefault="00DE7672" w:rsidP="00DE7672">
      <w:pPr>
        <w:pStyle w:val="Prrafodelista"/>
        <w:numPr>
          <w:ilvl w:val="0"/>
          <w:numId w:val="3"/>
        </w:numPr>
      </w:pPr>
      <w:r>
        <w:t>Múltiples Componentes</w:t>
      </w:r>
    </w:p>
    <w:p w14:paraId="092CF89E" w14:textId="2AE3AE73" w:rsidR="00DE7672" w:rsidRDefault="00DE7672" w:rsidP="00DE7672">
      <w:pPr>
        <w:pStyle w:val="Prrafodelista"/>
        <w:numPr>
          <w:ilvl w:val="0"/>
          <w:numId w:val="3"/>
        </w:numPr>
      </w:pPr>
      <w:r>
        <w:t>Creado para los negocios</w:t>
      </w:r>
    </w:p>
    <w:p w14:paraId="7BA8367C" w14:textId="00AD2ECD" w:rsidR="00DE7672" w:rsidRDefault="00DE7672" w:rsidP="00DE7672">
      <w:pPr>
        <w:pStyle w:val="Prrafodelista"/>
        <w:numPr>
          <w:ilvl w:val="0"/>
          <w:numId w:val="3"/>
        </w:numPr>
      </w:pPr>
      <w:r>
        <w:t>Enrutamiento sencillo</w:t>
      </w:r>
    </w:p>
    <w:p w14:paraId="0EE922C7" w14:textId="5CB207F0" w:rsidR="00DE7672" w:rsidRDefault="00DE7672" w:rsidP="00DE7672">
      <w:pPr>
        <w:pStyle w:val="Prrafodelista"/>
        <w:numPr>
          <w:ilvl w:val="0"/>
          <w:numId w:val="3"/>
        </w:numPr>
      </w:pPr>
      <w:r>
        <w:t>Descentralizado</w:t>
      </w:r>
    </w:p>
    <w:p w14:paraId="34E77607" w14:textId="5864C507" w:rsidR="00DE7672" w:rsidRDefault="00DE7672" w:rsidP="00DE7672">
      <w:pPr>
        <w:pStyle w:val="Prrafodelista"/>
        <w:numPr>
          <w:ilvl w:val="0"/>
          <w:numId w:val="3"/>
        </w:numPr>
      </w:pPr>
      <w:r>
        <w:t>Resistente a fallas</w:t>
      </w:r>
    </w:p>
    <w:p w14:paraId="0D89C808" w14:textId="0E3A57F0" w:rsidR="00DE7672" w:rsidRPr="008E312D" w:rsidRDefault="00DE7672" w:rsidP="00DE7672">
      <w:pPr>
        <w:pStyle w:val="Prrafodelista"/>
        <w:numPr>
          <w:ilvl w:val="0"/>
          <w:numId w:val="3"/>
        </w:numPr>
      </w:pPr>
      <w:r>
        <w:t>Evolutivo</w:t>
      </w:r>
    </w:p>
    <w:p w14:paraId="4568727E" w14:textId="6041E54E" w:rsidR="00897D25" w:rsidRDefault="00897D25" w:rsidP="00897D25">
      <w:pPr>
        <w:pStyle w:val="Ttulo2"/>
      </w:pPr>
      <w:bookmarkStart w:id="4" w:name="_Toc96028669"/>
      <w:r>
        <w:t>SOA vs Microservicios</w:t>
      </w:r>
      <w:bookmarkEnd w:id="4"/>
    </w:p>
    <w:p w14:paraId="5B06BD7F" w14:textId="4277920E" w:rsidR="00897D25" w:rsidRDefault="00DE7672" w:rsidP="00897D25">
      <w:r>
        <w:t xml:space="preserve">Empezaremos diciendo que una diferencia importante </w:t>
      </w:r>
      <w:r w:rsidR="00CB6F1E">
        <w:t xml:space="preserve">es el alcance, debido a que SOA tiene un alcance empresarial, mientras que la arquitectura de microservicios tiene un </w:t>
      </w:r>
      <w:r w:rsidR="009F65C5">
        <w:t>alcance</w:t>
      </w:r>
      <w:r w:rsidR="00CB6F1E">
        <w:t xml:space="preserve"> de aplicación.</w:t>
      </w:r>
    </w:p>
    <w:p w14:paraId="4AC7C245" w14:textId="70E8E20D" w:rsidR="00CB6F1E" w:rsidRDefault="00CB6F1E" w:rsidP="00897D25">
      <w:r>
        <w:t xml:space="preserve">En la </w:t>
      </w:r>
      <w:r w:rsidR="00CC6CE8">
        <w:t>Tabla [</w:t>
      </w:r>
      <w:r>
        <w:t>1] se pueden observar las distintas diferencias entre SOA y Microservici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CB6F1E" w14:paraId="63AB0F8E" w14:textId="77777777" w:rsidTr="00CB6F1E">
        <w:tc>
          <w:tcPr>
            <w:tcW w:w="2831" w:type="dxa"/>
          </w:tcPr>
          <w:p w14:paraId="6B9C3C97" w14:textId="77777777" w:rsidR="00CB6F1E" w:rsidRDefault="00CB6F1E" w:rsidP="00CB6F1E">
            <w:pPr>
              <w:jc w:val="center"/>
            </w:pPr>
          </w:p>
        </w:tc>
        <w:tc>
          <w:tcPr>
            <w:tcW w:w="2831" w:type="dxa"/>
          </w:tcPr>
          <w:p w14:paraId="63CD614B" w14:textId="108EDFF4" w:rsidR="00CB6F1E" w:rsidRDefault="00CB6F1E" w:rsidP="00CB6F1E">
            <w:pPr>
              <w:jc w:val="center"/>
            </w:pPr>
            <w:r>
              <w:t>SOA</w:t>
            </w:r>
          </w:p>
        </w:tc>
        <w:tc>
          <w:tcPr>
            <w:tcW w:w="2832" w:type="dxa"/>
          </w:tcPr>
          <w:p w14:paraId="591A5E93" w14:textId="489B57A8" w:rsidR="00CB6F1E" w:rsidRDefault="00CB6F1E" w:rsidP="00CB6F1E">
            <w:pPr>
              <w:jc w:val="center"/>
            </w:pPr>
            <w:r>
              <w:t>Microservicios</w:t>
            </w:r>
          </w:p>
        </w:tc>
      </w:tr>
      <w:tr w:rsidR="00CB6F1E" w14:paraId="055C8C47" w14:textId="77777777" w:rsidTr="00CB6F1E">
        <w:tc>
          <w:tcPr>
            <w:tcW w:w="2831" w:type="dxa"/>
          </w:tcPr>
          <w:p w14:paraId="3480B8D7" w14:textId="3273327F" w:rsidR="00CB6F1E" w:rsidRDefault="00CB6F1E" w:rsidP="00CB6F1E">
            <w:pPr>
              <w:jc w:val="center"/>
            </w:pPr>
            <w:r>
              <w:t>Arquitectura</w:t>
            </w:r>
          </w:p>
        </w:tc>
        <w:tc>
          <w:tcPr>
            <w:tcW w:w="2831" w:type="dxa"/>
          </w:tcPr>
          <w:p w14:paraId="493FEC6B" w14:textId="11B73CFD" w:rsidR="00CB6F1E" w:rsidRDefault="00CB6F1E" w:rsidP="00CB6F1E">
            <w:pPr>
              <w:jc w:val="center"/>
            </w:pPr>
            <w:r>
              <w:t>Diseño para compartición de recursos entre servicios</w:t>
            </w:r>
          </w:p>
        </w:tc>
        <w:tc>
          <w:tcPr>
            <w:tcW w:w="2832" w:type="dxa"/>
          </w:tcPr>
          <w:p w14:paraId="345D9652" w14:textId="5B8264F8" w:rsidR="00CB6F1E" w:rsidRDefault="00CB6F1E" w:rsidP="00CB6F1E">
            <w:pPr>
              <w:jc w:val="center"/>
            </w:pPr>
            <w:r>
              <w:t>Servicios que pueden funcionar independientemente</w:t>
            </w:r>
          </w:p>
        </w:tc>
      </w:tr>
      <w:tr w:rsidR="00CB6F1E" w14:paraId="018C45FB" w14:textId="77777777" w:rsidTr="00CB6F1E">
        <w:tc>
          <w:tcPr>
            <w:tcW w:w="2831" w:type="dxa"/>
          </w:tcPr>
          <w:p w14:paraId="4A7E3405" w14:textId="157E6377" w:rsidR="00CB6F1E" w:rsidRDefault="00CB6F1E" w:rsidP="00CB6F1E">
            <w:pPr>
              <w:jc w:val="center"/>
            </w:pPr>
            <w:r>
              <w:t>Granularidad</w:t>
            </w:r>
          </w:p>
        </w:tc>
        <w:tc>
          <w:tcPr>
            <w:tcW w:w="2831" w:type="dxa"/>
          </w:tcPr>
          <w:p w14:paraId="669E6E71" w14:textId="0DD9E265" w:rsidR="00CB6F1E" w:rsidRDefault="00CB6F1E" w:rsidP="00CB6F1E">
            <w:pPr>
              <w:jc w:val="center"/>
            </w:pPr>
            <w:r>
              <w:t>Servicios grandes y por módulos</w:t>
            </w:r>
          </w:p>
        </w:tc>
        <w:tc>
          <w:tcPr>
            <w:tcW w:w="2832" w:type="dxa"/>
          </w:tcPr>
          <w:p w14:paraId="66FFE1F4" w14:textId="257BA781" w:rsidR="00CB6F1E" w:rsidRDefault="00CB6F1E" w:rsidP="00CB6F1E">
            <w:pPr>
              <w:jc w:val="center"/>
            </w:pPr>
            <w:r>
              <w:t>Servicios detallados</w:t>
            </w:r>
          </w:p>
        </w:tc>
      </w:tr>
      <w:tr w:rsidR="00CB6F1E" w14:paraId="0A653A03" w14:textId="77777777" w:rsidTr="00CB6F1E">
        <w:tc>
          <w:tcPr>
            <w:tcW w:w="2831" w:type="dxa"/>
          </w:tcPr>
          <w:p w14:paraId="15117813" w14:textId="257DE3A8" w:rsidR="00CB6F1E" w:rsidRDefault="00CB6F1E" w:rsidP="00CB6F1E">
            <w:pPr>
              <w:jc w:val="center"/>
            </w:pPr>
            <w:r>
              <w:t>Gobernanza</w:t>
            </w:r>
          </w:p>
        </w:tc>
        <w:tc>
          <w:tcPr>
            <w:tcW w:w="2831" w:type="dxa"/>
          </w:tcPr>
          <w:p w14:paraId="5A382C9E" w14:textId="76770752" w:rsidR="00CB6F1E" w:rsidRDefault="00CB6F1E" w:rsidP="00CB6F1E">
            <w:pPr>
              <w:jc w:val="center"/>
            </w:pPr>
            <w:r>
              <w:t>Protocolos comunes en todos los equipos</w:t>
            </w:r>
          </w:p>
        </w:tc>
        <w:tc>
          <w:tcPr>
            <w:tcW w:w="2832" w:type="dxa"/>
          </w:tcPr>
          <w:p w14:paraId="3814A0AF" w14:textId="15E8A439" w:rsidR="00CB6F1E" w:rsidRDefault="00CB6F1E" w:rsidP="00CB6F1E">
            <w:pPr>
              <w:jc w:val="center"/>
            </w:pPr>
            <w:r>
              <w:t>Requiere colaboración entre equipos</w:t>
            </w:r>
          </w:p>
        </w:tc>
      </w:tr>
      <w:tr w:rsidR="00CB6F1E" w14:paraId="5B628EDE" w14:textId="77777777" w:rsidTr="00CB6F1E">
        <w:tc>
          <w:tcPr>
            <w:tcW w:w="2831" w:type="dxa"/>
          </w:tcPr>
          <w:p w14:paraId="0AE1D6C2" w14:textId="5ACB646D" w:rsidR="00CB6F1E" w:rsidRDefault="00CB6F1E" w:rsidP="00CB6F1E">
            <w:pPr>
              <w:jc w:val="center"/>
            </w:pPr>
            <w:r>
              <w:t>Alcance</w:t>
            </w:r>
          </w:p>
        </w:tc>
        <w:tc>
          <w:tcPr>
            <w:tcW w:w="2831" w:type="dxa"/>
          </w:tcPr>
          <w:p w14:paraId="14F89A49" w14:textId="38005565" w:rsidR="00CB6F1E" w:rsidRDefault="00CB6F1E" w:rsidP="00CB6F1E">
            <w:pPr>
              <w:jc w:val="center"/>
            </w:pPr>
            <w:r>
              <w:t>Mejora una integración a gran escala</w:t>
            </w:r>
          </w:p>
        </w:tc>
        <w:tc>
          <w:tcPr>
            <w:tcW w:w="2832" w:type="dxa"/>
          </w:tcPr>
          <w:p w14:paraId="204392C7" w14:textId="078A7D8F" w:rsidR="00CB6F1E" w:rsidRDefault="00CB6F1E" w:rsidP="00CB6F1E">
            <w:pPr>
              <w:jc w:val="center"/>
            </w:pPr>
            <w:r>
              <w:t>Mejor para aplicaciones mas pequeñas generalmente basadas en web</w:t>
            </w:r>
          </w:p>
        </w:tc>
      </w:tr>
      <w:tr w:rsidR="00CB6F1E" w14:paraId="2F4A9619" w14:textId="77777777" w:rsidTr="00CB6F1E">
        <w:tc>
          <w:tcPr>
            <w:tcW w:w="2831" w:type="dxa"/>
          </w:tcPr>
          <w:p w14:paraId="2350B631" w14:textId="2DF9E651" w:rsidR="00CB6F1E" w:rsidRDefault="00CB6F1E" w:rsidP="00CB6F1E">
            <w:pPr>
              <w:jc w:val="center"/>
            </w:pPr>
            <w:r>
              <w:t>Comunicación</w:t>
            </w:r>
          </w:p>
        </w:tc>
        <w:tc>
          <w:tcPr>
            <w:tcW w:w="2831" w:type="dxa"/>
          </w:tcPr>
          <w:p w14:paraId="6A6A38B6" w14:textId="37F60CD8" w:rsidR="00CB6F1E" w:rsidRDefault="00CB6F1E" w:rsidP="00CB6F1E">
            <w:pPr>
              <w:jc w:val="center"/>
            </w:pPr>
            <w:r>
              <w:t xml:space="preserve">Se comunica a través de un Bus </w:t>
            </w:r>
            <w:r w:rsidR="00CC6CE8">
              <w:t>de servicio empresarial</w:t>
            </w:r>
          </w:p>
        </w:tc>
        <w:tc>
          <w:tcPr>
            <w:tcW w:w="2832" w:type="dxa"/>
          </w:tcPr>
          <w:p w14:paraId="080E7FD4" w14:textId="5E2C4ADD" w:rsidR="00CB6F1E" w:rsidRDefault="00CC6CE8" w:rsidP="00CB6F1E">
            <w:pPr>
              <w:jc w:val="center"/>
            </w:pPr>
            <w:r>
              <w:t>Se comunica a través de una capa API</w:t>
            </w:r>
          </w:p>
        </w:tc>
      </w:tr>
      <w:tr w:rsidR="00CB6F1E" w14:paraId="63D2CCE1" w14:textId="77777777" w:rsidTr="00CB6F1E">
        <w:tc>
          <w:tcPr>
            <w:tcW w:w="2831" w:type="dxa"/>
          </w:tcPr>
          <w:p w14:paraId="6697785A" w14:textId="17BA7C8E" w:rsidR="00CB6F1E" w:rsidRDefault="00CB6F1E" w:rsidP="00CB6F1E">
            <w:pPr>
              <w:jc w:val="center"/>
            </w:pPr>
            <w:r>
              <w:lastRenderedPageBreak/>
              <w:t>Acoplamiento y cohesión</w:t>
            </w:r>
          </w:p>
        </w:tc>
        <w:tc>
          <w:tcPr>
            <w:tcW w:w="2831" w:type="dxa"/>
          </w:tcPr>
          <w:p w14:paraId="5BF0F307" w14:textId="49850222" w:rsidR="00CB6F1E" w:rsidRDefault="00CC6CE8" w:rsidP="00CB6F1E">
            <w:pPr>
              <w:jc w:val="center"/>
            </w:pPr>
            <w:r>
              <w:t>Se basa en la compartición de recursos</w:t>
            </w:r>
          </w:p>
        </w:tc>
        <w:tc>
          <w:tcPr>
            <w:tcW w:w="2832" w:type="dxa"/>
          </w:tcPr>
          <w:p w14:paraId="45A847AF" w14:textId="1B8B1D80" w:rsidR="00CB6F1E" w:rsidRDefault="00CC6CE8" w:rsidP="00CB6F1E">
            <w:pPr>
              <w:jc w:val="center"/>
            </w:pPr>
            <w:r>
              <w:t>Se basa en un contexto acotado para el acoplamiento</w:t>
            </w:r>
          </w:p>
        </w:tc>
      </w:tr>
      <w:tr w:rsidR="00CB6F1E" w14:paraId="6C6DF6BD" w14:textId="77777777" w:rsidTr="00CB6F1E">
        <w:tc>
          <w:tcPr>
            <w:tcW w:w="2831" w:type="dxa"/>
          </w:tcPr>
          <w:p w14:paraId="268C3005" w14:textId="3FB0B46F" w:rsidR="00CB6F1E" w:rsidRDefault="00CB6F1E" w:rsidP="00CB6F1E">
            <w:pPr>
              <w:jc w:val="center"/>
            </w:pPr>
            <w:r>
              <w:t>Servicios remotos</w:t>
            </w:r>
          </w:p>
        </w:tc>
        <w:tc>
          <w:tcPr>
            <w:tcW w:w="2831" w:type="dxa"/>
          </w:tcPr>
          <w:p w14:paraId="6B1B065B" w14:textId="1E975069" w:rsidR="00CB6F1E" w:rsidRDefault="00CC6CE8" w:rsidP="00CB6F1E">
            <w:pPr>
              <w:jc w:val="center"/>
            </w:pPr>
            <w:r>
              <w:t>Protocolos SOAP Y AMQP</w:t>
            </w:r>
          </w:p>
        </w:tc>
        <w:tc>
          <w:tcPr>
            <w:tcW w:w="2832" w:type="dxa"/>
          </w:tcPr>
          <w:p w14:paraId="06CFC966" w14:textId="4F2381F4" w:rsidR="00CB6F1E" w:rsidRDefault="00CC6CE8" w:rsidP="00CB6F1E">
            <w:pPr>
              <w:jc w:val="center"/>
            </w:pPr>
            <w:r>
              <w:t>Utiliza REST y JMS</w:t>
            </w:r>
          </w:p>
        </w:tc>
      </w:tr>
    </w:tbl>
    <w:p w14:paraId="6D4A648E" w14:textId="38027221" w:rsidR="00CC6CE8" w:rsidRDefault="00CC6CE8" w:rsidP="00CC6CE8">
      <w:pPr>
        <w:pStyle w:val="Descripcin"/>
        <w:jc w:val="center"/>
      </w:pPr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Diferencias entre SOA y Microservicios</w:t>
      </w:r>
    </w:p>
    <w:p w14:paraId="28678ED1" w14:textId="52F70897" w:rsidR="00897D25" w:rsidRPr="00897D25" w:rsidRDefault="00897D25" w:rsidP="00897D25">
      <w:pPr>
        <w:pStyle w:val="Ttulo2"/>
      </w:pPr>
      <w:bookmarkStart w:id="5" w:name="_Toc96028670"/>
      <w:r>
        <w:t>Caso de estudio Coursera</w:t>
      </w:r>
      <w:bookmarkEnd w:id="5"/>
      <w:r w:rsidR="00D9533C">
        <w:fldChar w:fldCharType="begin" w:fldLock="1"/>
      </w:r>
      <w:r w:rsidR="00D9533C">
        <w:instrText>ADDIN CSL_CITATION {"citationItems":[{"id":"ITEM-1","itemData":{"URL":"https://aws.amazon.com/es/solutions/case-studies/coursera-ecs/","accessed":{"date-parts":[["2022","2","17"]]},"id":"ITEM-1","issued":{"date-parts":[["0"]]},"title":"Coursera Case Study","type":"webpage"},"uris":["http://www.mendeley.com/documents/?uuid=9a30d4bc-2072-35e6-88f1-e17cfc46b39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D9533C">
        <w:fldChar w:fldCharType="separate"/>
      </w:r>
      <w:r w:rsidR="00D9533C" w:rsidRPr="00D9533C">
        <w:rPr>
          <w:noProof/>
        </w:rPr>
        <w:t>[4]</w:t>
      </w:r>
      <w:r w:rsidR="00D9533C">
        <w:fldChar w:fldCharType="end"/>
      </w:r>
    </w:p>
    <w:p w14:paraId="0FB3138E" w14:textId="45B1C32C" w:rsidR="00897D25" w:rsidRDefault="00CC6CE8" w:rsidP="00897D25">
      <w:r>
        <w:t>Coursera es una empresa tecnológica educativa, la compañía se encuentra asociada con universidades y organizaciones de todo el mundo para ofrecer cursos en línea.</w:t>
      </w:r>
    </w:p>
    <w:p w14:paraId="4F993CFC" w14:textId="72E02B45" w:rsidR="00CC6CE8" w:rsidRDefault="00CC6CE8" w:rsidP="00897D25">
      <w:r>
        <w:t>Coursera cuenta con mas de 130 millones de usuarios.</w:t>
      </w:r>
    </w:p>
    <w:p w14:paraId="1CE8F932" w14:textId="089D37F7" w:rsidR="00CC6CE8" w:rsidRDefault="002B61D3" w:rsidP="002B61D3">
      <w:pPr>
        <w:pStyle w:val="Ttulo3"/>
      </w:pPr>
      <w:r>
        <w:t>El reto de Coursera:</w:t>
      </w:r>
    </w:p>
    <w:p w14:paraId="1278C29E" w14:textId="202E5D25" w:rsidR="002B61D3" w:rsidRDefault="002B61D3" w:rsidP="002B61D3">
      <w:pPr>
        <w:pStyle w:val="Prrafodelista"/>
        <w:numPr>
          <w:ilvl w:val="0"/>
          <w:numId w:val="4"/>
        </w:numPr>
      </w:pPr>
      <w:r>
        <w:t>Coursera tenia una gran aplicación monolítica para procesar trabajos por lotes, y esto llevaba a grandes complicaciones para ejecutar, implementar y escalar.</w:t>
      </w:r>
    </w:p>
    <w:p w14:paraId="2DB8207F" w14:textId="2B26DB8F" w:rsidR="002B61D3" w:rsidRDefault="002B61D3" w:rsidP="002B61D3">
      <w:pPr>
        <w:pStyle w:val="Prrafodelista"/>
        <w:numPr>
          <w:ilvl w:val="0"/>
          <w:numId w:val="4"/>
        </w:numPr>
      </w:pPr>
      <w:r>
        <w:t xml:space="preserve">Para esto se creaba </w:t>
      </w:r>
      <w:r w:rsidR="00D9533C">
        <w:t>un nuevo subproceso</w:t>
      </w:r>
      <w:r>
        <w:t xml:space="preserve"> cada vez que se necesitaba completar un nuevo trabajo, lo que obviamente llevaba un consumo de memoria y CPU produciendo ineficiencias.</w:t>
      </w:r>
    </w:p>
    <w:p w14:paraId="60D1DAFE" w14:textId="7D3844A8" w:rsidR="002B61D3" w:rsidRDefault="002B61D3" w:rsidP="002B61D3">
      <w:pPr>
        <w:pStyle w:val="Prrafodelista"/>
        <w:numPr>
          <w:ilvl w:val="0"/>
          <w:numId w:val="4"/>
        </w:numPr>
      </w:pPr>
      <w:r>
        <w:t xml:space="preserve">El tener centralización hicieron que </w:t>
      </w:r>
      <w:r w:rsidR="009F65C5">
        <w:t>este desgaste de recursos botó</w:t>
      </w:r>
      <w:r>
        <w:t xml:space="preserve"> la aplicación.</w:t>
      </w:r>
    </w:p>
    <w:p w14:paraId="42265B02" w14:textId="2794EA9E" w:rsidR="002B61D3" w:rsidRDefault="002B61D3" w:rsidP="002B61D3">
      <w:pPr>
        <w:pStyle w:val="Prrafodelista"/>
        <w:numPr>
          <w:ilvl w:val="0"/>
          <w:numId w:val="4"/>
        </w:numPr>
      </w:pPr>
      <w:r>
        <w:t xml:space="preserve">Intentaron solucionarlo con </w:t>
      </w:r>
      <w:r w:rsidR="009F65C5">
        <w:t>microservicios,</w:t>
      </w:r>
      <w:r>
        <w:t xml:space="preserve"> pero Apache Mesos fue un problema antes que una solución.</w:t>
      </w:r>
    </w:p>
    <w:p w14:paraId="2CCE6D41" w14:textId="339F226D" w:rsidR="002B61D3" w:rsidRDefault="002B61D3" w:rsidP="002B61D3">
      <w:pPr>
        <w:pStyle w:val="Ttulo3"/>
      </w:pPr>
      <w:r>
        <w:t>¿Por qué Coursera eligió Amazon Web services?</w:t>
      </w:r>
    </w:p>
    <w:p w14:paraId="7AF87042" w14:textId="0BA4AD4A" w:rsidR="002B61D3" w:rsidRDefault="002B61D3" w:rsidP="002B61D3">
      <w:pPr>
        <w:pStyle w:val="Prrafodelista"/>
        <w:numPr>
          <w:ilvl w:val="0"/>
          <w:numId w:val="5"/>
        </w:numPr>
      </w:pPr>
      <w:r>
        <w:t>Los contenedores Docker permitieron a Coursera pasar fácilmente a una arquitectura basada en microservicios</w:t>
      </w:r>
    </w:p>
    <w:p w14:paraId="5EC2C1CE" w14:textId="6D7A2B55" w:rsidR="002B61D3" w:rsidRDefault="002B61D3" w:rsidP="002B61D3">
      <w:pPr>
        <w:pStyle w:val="Prrafodelista"/>
        <w:numPr>
          <w:ilvl w:val="0"/>
          <w:numId w:val="5"/>
        </w:numPr>
      </w:pPr>
      <w:r>
        <w:t>Cada trabajo es un Docker, que Amazon ECS programa.</w:t>
      </w:r>
    </w:p>
    <w:p w14:paraId="02DD424F" w14:textId="5363E348" w:rsidR="002B61D3" w:rsidRDefault="002B61D3" w:rsidP="002B61D3">
      <w:pPr>
        <w:pStyle w:val="Prrafodelista"/>
        <w:numPr>
          <w:ilvl w:val="0"/>
          <w:numId w:val="5"/>
        </w:numPr>
      </w:pPr>
      <w:r>
        <w:t>Amazon ECS brindan aislamiento de recursos necesarios.</w:t>
      </w:r>
    </w:p>
    <w:p w14:paraId="654C9A6F" w14:textId="68A00C8C" w:rsidR="002B61D3" w:rsidRDefault="002B61D3" w:rsidP="002B61D3">
      <w:pPr>
        <w:pStyle w:val="Ttulo3"/>
      </w:pPr>
      <w:r>
        <w:t>Los Beneficios que recibió Coursera</w:t>
      </w:r>
    </w:p>
    <w:p w14:paraId="5F0E4F91" w14:textId="59087AC5" w:rsidR="002B61D3" w:rsidRDefault="00D9533C" w:rsidP="00D9533C">
      <w:pPr>
        <w:pStyle w:val="Prrafodelista"/>
        <w:numPr>
          <w:ilvl w:val="0"/>
          <w:numId w:val="6"/>
        </w:numPr>
      </w:pPr>
      <w:r>
        <w:t>El equipo de ingeniería de Coursera tuvo un prototipo en funcionamiento en menos de 2 meses debido a que la configuración de Amazon ECS es sencilla y administra todos los detalles del cluster.</w:t>
      </w:r>
    </w:p>
    <w:p w14:paraId="355AB501" w14:textId="18A1FE93" w:rsidR="00D9533C" w:rsidRDefault="00D9533C" w:rsidP="00D9533C">
      <w:pPr>
        <w:pStyle w:val="Prrafodelista"/>
        <w:numPr>
          <w:ilvl w:val="0"/>
          <w:numId w:val="6"/>
        </w:numPr>
      </w:pPr>
      <w:r>
        <w:t>Ahora cada cambio que se realizaba en horas, se lo realiza en minutos, además que cada equipo puede desarrollar y actualizar sus respectivas aplicaciones independientemente.</w:t>
      </w:r>
    </w:p>
    <w:p w14:paraId="19AFFC3C" w14:textId="0C699F72" w:rsidR="00D9533C" w:rsidRDefault="00D9533C" w:rsidP="00D9533C">
      <w:pPr>
        <w:pStyle w:val="Prrafodelista"/>
        <w:numPr>
          <w:ilvl w:val="0"/>
          <w:numId w:val="6"/>
        </w:numPr>
      </w:pPr>
      <w:r>
        <w:t xml:space="preserve">Los grupos de escalamiento automático permite que la capacidad de </w:t>
      </w:r>
      <w:r w:rsidR="009F65C5">
        <w:t>cómputo</w:t>
      </w:r>
      <w:r>
        <w:t xml:space="preserve"> se amplie de acuerdo con un trabajo dinámico</w:t>
      </w:r>
    </w:p>
    <w:p w14:paraId="04B70A25" w14:textId="6BA029BC" w:rsidR="00D9533C" w:rsidRPr="002B61D3" w:rsidRDefault="00D9533C" w:rsidP="00D9533C">
      <w:pPr>
        <w:pStyle w:val="Prrafodelista"/>
        <w:numPr>
          <w:ilvl w:val="0"/>
          <w:numId w:val="6"/>
        </w:numPr>
      </w:pPr>
      <w:r>
        <w:t>Se transfiere el tiempo gastado en la ingeniería de infraestructura debido a que Amazon ECS se encarga de todo.</w:t>
      </w:r>
    </w:p>
    <w:p w14:paraId="37EE2A1D" w14:textId="0CC1D5D1" w:rsidR="00897D25" w:rsidRDefault="00897D25" w:rsidP="00897D25">
      <w:pPr>
        <w:pStyle w:val="Ttulo1"/>
      </w:pPr>
      <w:bookmarkStart w:id="6" w:name="_Toc96028671"/>
      <w:r>
        <w:t>Conclusión</w:t>
      </w:r>
      <w:bookmarkEnd w:id="6"/>
    </w:p>
    <w:p w14:paraId="033476BD" w14:textId="6052D7F0" w:rsidR="00D9533C" w:rsidRDefault="00D9533C" w:rsidP="00D9533C">
      <w:pPr>
        <w:pStyle w:val="Prrafodelista"/>
        <w:numPr>
          <w:ilvl w:val="0"/>
          <w:numId w:val="7"/>
        </w:numPr>
      </w:pPr>
      <w:r>
        <w:t>Dependiendo del punto de vista que se evalúa SOA y Microservicios cada uno tendrá ventajas sobre el otro, por lo que se aconseja al lector, se evalúa el contexto en donde se implementará la arquitectura para tomar una decisión adecuada.</w:t>
      </w:r>
    </w:p>
    <w:p w14:paraId="605661EE" w14:textId="72D6DDB0" w:rsidR="00D9533C" w:rsidRDefault="00D9533C" w:rsidP="00D9533C">
      <w:pPr>
        <w:pStyle w:val="Prrafodelista"/>
        <w:numPr>
          <w:ilvl w:val="0"/>
          <w:numId w:val="7"/>
        </w:numPr>
      </w:pPr>
      <w:r>
        <w:t>Es una realidad que los microservicios estén en auge debido a su flexibilidad y bajo acoplamiento.</w:t>
      </w:r>
    </w:p>
    <w:p w14:paraId="37DA4D05" w14:textId="200E6BDC" w:rsidR="00D9533C" w:rsidRPr="00D9533C" w:rsidRDefault="00D9533C" w:rsidP="00D9533C">
      <w:pPr>
        <w:pStyle w:val="Prrafodelista"/>
        <w:numPr>
          <w:ilvl w:val="0"/>
          <w:numId w:val="7"/>
        </w:numPr>
      </w:pPr>
      <w:r>
        <w:t>Muchas empresas disfrutan de los microservicios, entre ellas Facebook, Netflix, Amazon.</w:t>
      </w:r>
    </w:p>
    <w:p w14:paraId="6AA8186C" w14:textId="77777777" w:rsidR="00D9533C" w:rsidRPr="00D9533C" w:rsidRDefault="00D9533C" w:rsidP="00D9533C"/>
    <w:p w14:paraId="32D76E1E" w14:textId="0DA83E08" w:rsidR="00897D25" w:rsidRDefault="00897D25" w:rsidP="00897D25"/>
    <w:p w14:paraId="0A60772D" w14:textId="644CA2AC" w:rsidR="00897D25" w:rsidRDefault="00897D25" w:rsidP="00897D25">
      <w:pPr>
        <w:pStyle w:val="Ttulo1"/>
      </w:pPr>
      <w:bookmarkStart w:id="7" w:name="_Toc96028672"/>
      <w:r>
        <w:t>Bibliografía</w:t>
      </w:r>
      <w:bookmarkEnd w:id="7"/>
    </w:p>
    <w:p w14:paraId="0AFCFEE4" w14:textId="02FABC0E" w:rsidR="00D9533C" w:rsidRPr="00D9533C" w:rsidRDefault="00D9533C" w:rsidP="00D9533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9533C">
        <w:rPr>
          <w:rFonts w:ascii="Calibri" w:hAnsi="Calibri" w:cs="Calibri"/>
          <w:noProof/>
          <w:szCs w:val="24"/>
        </w:rPr>
        <w:t>[1]</w:t>
      </w:r>
      <w:r w:rsidRPr="00D9533C">
        <w:rPr>
          <w:rFonts w:ascii="Calibri" w:hAnsi="Calibri" w:cs="Calibri"/>
          <w:noProof/>
          <w:szCs w:val="24"/>
        </w:rPr>
        <w:tab/>
        <w:t>“What Is Service-Oriented Architecture? | by Software Development Community | Medium.” https://medium.com/@SoftwareDevelopmentCommunity/what-is-service-oriented-architecture-fa894d11a7ec (accessed Feb. 17, 2022).</w:t>
      </w:r>
    </w:p>
    <w:p w14:paraId="26CB2847" w14:textId="77777777" w:rsidR="00D9533C" w:rsidRPr="00D9533C" w:rsidRDefault="00D9533C" w:rsidP="00D9533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9533C">
        <w:rPr>
          <w:rFonts w:ascii="Calibri" w:hAnsi="Calibri" w:cs="Calibri"/>
          <w:noProof/>
          <w:szCs w:val="24"/>
        </w:rPr>
        <w:t>[2]</w:t>
      </w:r>
      <w:r w:rsidRPr="00D9533C">
        <w:rPr>
          <w:rFonts w:ascii="Calibri" w:hAnsi="Calibri" w:cs="Calibri"/>
          <w:noProof/>
          <w:szCs w:val="24"/>
        </w:rPr>
        <w:tab/>
        <w:t>“¿Qué son los microservicios? | AWS.” https://aws.amazon.com/es/microservices/ (accessed Feb. 17, 2022).</w:t>
      </w:r>
    </w:p>
    <w:p w14:paraId="5AD4EF27" w14:textId="77777777" w:rsidR="00D9533C" w:rsidRPr="00D9533C" w:rsidRDefault="00D9533C" w:rsidP="00D9533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D9533C">
        <w:rPr>
          <w:rFonts w:ascii="Calibri" w:hAnsi="Calibri" w:cs="Calibri"/>
          <w:noProof/>
          <w:szCs w:val="24"/>
        </w:rPr>
        <w:t>[3]</w:t>
      </w:r>
      <w:r w:rsidRPr="00D9533C">
        <w:rPr>
          <w:rFonts w:ascii="Calibri" w:hAnsi="Calibri" w:cs="Calibri"/>
          <w:noProof/>
          <w:szCs w:val="24"/>
        </w:rPr>
        <w:tab/>
        <w:t>“What are Microservices? | API Basics | SmartBear.” https://smartbear.com/solutions/microservices/ (accessed Feb. 17, 2022).</w:t>
      </w:r>
    </w:p>
    <w:p w14:paraId="35E79052" w14:textId="77777777" w:rsidR="00D9533C" w:rsidRPr="00D9533C" w:rsidRDefault="00D9533C" w:rsidP="00D9533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D9533C">
        <w:rPr>
          <w:rFonts w:ascii="Calibri" w:hAnsi="Calibri" w:cs="Calibri"/>
          <w:noProof/>
          <w:szCs w:val="24"/>
        </w:rPr>
        <w:t>[4]</w:t>
      </w:r>
      <w:r w:rsidRPr="00D9533C">
        <w:rPr>
          <w:rFonts w:ascii="Calibri" w:hAnsi="Calibri" w:cs="Calibri"/>
          <w:noProof/>
          <w:szCs w:val="24"/>
        </w:rPr>
        <w:tab/>
        <w:t>“Coursera Case Study.” https://aws.amazon.com/es/solutions/case-studies/coursera-ecs/ (accessed Feb. 17, 2022).</w:t>
      </w:r>
    </w:p>
    <w:p w14:paraId="6B0992D3" w14:textId="6E45B341" w:rsidR="00D9533C" w:rsidRPr="00D9533C" w:rsidRDefault="00D9533C" w:rsidP="00D9533C">
      <w:r>
        <w:fldChar w:fldCharType="end"/>
      </w:r>
    </w:p>
    <w:p w14:paraId="1A5A5780" w14:textId="77777777" w:rsidR="00897D25" w:rsidRPr="00897D25" w:rsidRDefault="00897D25" w:rsidP="00897D25"/>
    <w:p w14:paraId="576907E2" w14:textId="77777777" w:rsidR="00897D25" w:rsidRPr="00897D25" w:rsidRDefault="00897D25" w:rsidP="00897D25"/>
    <w:p w14:paraId="561F6F33" w14:textId="77777777" w:rsidR="00897D25" w:rsidRPr="00897D25" w:rsidRDefault="00897D25" w:rsidP="00897D25"/>
    <w:p w14:paraId="74BC2E13" w14:textId="77777777" w:rsidR="004B5473" w:rsidRDefault="004B5473"/>
    <w:sectPr w:rsidR="004B5473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D75991"/>
    <w:multiLevelType w:val="hybridMultilevel"/>
    <w:tmpl w:val="99F0FB9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F75E94"/>
    <w:multiLevelType w:val="hybridMultilevel"/>
    <w:tmpl w:val="372627F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4B83CE5"/>
    <w:multiLevelType w:val="hybridMultilevel"/>
    <w:tmpl w:val="D8409D5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2118AC"/>
    <w:multiLevelType w:val="hybridMultilevel"/>
    <w:tmpl w:val="779E4F3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67C3CEE"/>
    <w:multiLevelType w:val="hybridMultilevel"/>
    <w:tmpl w:val="926238B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A7F022B"/>
    <w:multiLevelType w:val="hybridMultilevel"/>
    <w:tmpl w:val="B1B6FF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BD1934"/>
    <w:multiLevelType w:val="hybridMultilevel"/>
    <w:tmpl w:val="4DD6796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6"/>
  </w:num>
  <w:num w:numId="5">
    <w:abstractNumId w:val="1"/>
  </w:num>
  <w:num w:numId="6">
    <w:abstractNumId w:val="5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7D25"/>
    <w:rsid w:val="00217E07"/>
    <w:rsid w:val="002B61D3"/>
    <w:rsid w:val="004719A0"/>
    <w:rsid w:val="004B5473"/>
    <w:rsid w:val="00897D25"/>
    <w:rsid w:val="008E312D"/>
    <w:rsid w:val="009F65C5"/>
    <w:rsid w:val="00CB6F1E"/>
    <w:rsid w:val="00CC6CE8"/>
    <w:rsid w:val="00CD0E6C"/>
    <w:rsid w:val="00D9533C"/>
    <w:rsid w:val="00DE76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150CAD"/>
  <w15:chartTrackingRefBased/>
  <w15:docId w15:val="{0F022D02-3F16-45AD-BDAF-9F42353559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7D25"/>
  </w:style>
  <w:style w:type="paragraph" w:styleId="Ttulo1">
    <w:name w:val="heading 1"/>
    <w:basedOn w:val="Normal"/>
    <w:next w:val="Normal"/>
    <w:link w:val="Ttulo1Car"/>
    <w:uiPriority w:val="9"/>
    <w:qFormat/>
    <w:rsid w:val="00897D2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897D2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2B61D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97D2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897D2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Prrafodelista">
    <w:name w:val="List Paragraph"/>
    <w:basedOn w:val="Normal"/>
    <w:uiPriority w:val="34"/>
    <w:qFormat/>
    <w:rsid w:val="008E312D"/>
    <w:pPr>
      <w:ind w:left="720"/>
      <w:contextualSpacing/>
    </w:pPr>
  </w:style>
  <w:style w:type="paragraph" w:styleId="Descripcin">
    <w:name w:val="caption"/>
    <w:basedOn w:val="Normal"/>
    <w:next w:val="Normal"/>
    <w:uiPriority w:val="35"/>
    <w:unhideWhenUsed/>
    <w:qFormat/>
    <w:rsid w:val="008E312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tuloTDC">
    <w:name w:val="TOC Heading"/>
    <w:basedOn w:val="Ttulo1"/>
    <w:next w:val="Normal"/>
    <w:uiPriority w:val="39"/>
    <w:unhideWhenUsed/>
    <w:qFormat/>
    <w:rsid w:val="008E312D"/>
    <w:pPr>
      <w:outlineLvl w:val="9"/>
    </w:pPr>
    <w:rPr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rsid w:val="008E312D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8E312D"/>
    <w:pPr>
      <w:spacing w:after="100"/>
      <w:ind w:left="220"/>
    </w:pPr>
  </w:style>
  <w:style w:type="character" w:styleId="Hipervnculo">
    <w:name w:val="Hyperlink"/>
    <w:basedOn w:val="Fuentedeprrafopredeter"/>
    <w:uiPriority w:val="99"/>
    <w:unhideWhenUsed/>
    <w:rsid w:val="008E312D"/>
    <w:rPr>
      <w:color w:val="0563C1" w:themeColor="hyperlink"/>
      <w:u w:val="single"/>
    </w:rPr>
  </w:style>
  <w:style w:type="table" w:styleId="Tablaconcuadrcula">
    <w:name w:val="Table Grid"/>
    <w:basedOn w:val="Tablanormal"/>
    <w:uiPriority w:val="39"/>
    <w:rsid w:val="00CB6F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3Car">
    <w:name w:val="Título 3 Car"/>
    <w:basedOn w:val="Fuentedeprrafopredeter"/>
    <w:link w:val="Ttulo3"/>
    <w:uiPriority w:val="9"/>
    <w:rsid w:val="002B61D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756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6027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150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221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FECE77-FB0A-4899-9840-38D4A6D5DF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5</Pages>
  <Words>1546</Words>
  <Characters>8509</Characters>
  <Application>Microsoft Office Word</Application>
  <DocSecurity>0</DocSecurity>
  <Lines>70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YAN NORBERTO FLORES SARANGO</dc:creator>
  <cp:keywords/>
  <dc:description/>
  <cp:lastModifiedBy>BRYAN NORBERTO FLORES SARANGO</cp:lastModifiedBy>
  <cp:revision>1</cp:revision>
  <dcterms:created xsi:type="dcterms:W3CDTF">2022-02-18T02:51:00Z</dcterms:created>
  <dcterms:modified xsi:type="dcterms:W3CDTF">2022-02-18T04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bd425ec-f577-330f-ba9c-9474c8bf184c</vt:lpwstr>
  </property>
  <property fmtid="{D5CDD505-2E9C-101B-9397-08002B2CF9AE}" pid="4" name="Mendeley Citation Style_1">
    <vt:lpwstr>http://www.zotero.org/styles/ieee</vt:lpwstr>
  </property>
</Properties>
</file>